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DESIGN AND CONSTRUCTION OF </w:t>
      </w:r>
      <w:bookmarkStart w:id="0" w:name="_GoBack"/>
      <w:bookmarkEnd w:id="0"/>
      <w:r w:rsidRPr="00E44F99">
        <w:rPr>
          <w:rFonts w:ascii="Times New Roman" w:hAnsi="Times New Roman" w:cs="Times New Roman"/>
          <w:sz w:val="36"/>
          <w:szCs w:val="36"/>
        </w:rPr>
        <w:t>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52C262CA" w:rsidR="00BF5D1C" w:rsidRPr="00E44F99" w:rsidRDefault="00146736" w:rsidP="00BF5D1C">
      <w:pPr>
        <w:jc w:val="center"/>
        <w:rPr>
          <w:rFonts w:ascii="Times New Roman" w:hAnsi="Times New Roman" w:cs="Times New Roman"/>
          <w:sz w:val="36"/>
          <w:szCs w:val="36"/>
        </w:rPr>
      </w:pPr>
      <w:r>
        <w:rPr>
          <w:rFonts w:ascii="Times New Roman" w:hAnsi="Times New Roman" w:cs="Times New Roman"/>
          <w:sz w:val="36"/>
          <w:szCs w:val="36"/>
        </w:rPr>
        <w:t>LUKMAN ABDULLAHI ADUAGBA</w:t>
      </w:r>
    </w:p>
    <w:p w14:paraId="3FBDF98D" w14:textId="2642C5BB"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146736">
        <w:rPr>
          <w:rFonts w:ascii="Times New Roman" w:hAnsi="Times New Roman" w:cs="Times New Roman"/>
          <w:sz w:val="36"/>
          <w:szCs w:val="36"/>
        </w:rPr>
        <w:t>EEE/FT/0052</w:t>
      </w:r>
    </w:p>
    <w:p w14:paraId="761B68DE" w14:textId="77777777" w:rsidR="00BF5D1C" w:rsidRPr="00E44F99" w:rsidRDefault="00BF5D1C" w:rsidP="00BF5D1C">
      <w:pPr>
        <w:jc w:val="center"/>
        <w:rPr>
          <w:rFonts w:ascii="Times New Roman" w:hAnsi="Times New Roman" w:cs="Times New Roman"/>
          <w:sz w:val="36"/>
          <w:szCs w:val="36"/>
        </w:rPr>
      </w:pP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1" w:name="_Toc202254828"/>
      <w:r w:rsidRPr="00AB557D">
        <w:rPr>
          <w:rFonts w:ascii="Times New Roman" w:hAnsi="Times New Roman" w:cs="Times New Roman"/>
          <w:color w:val="000000" w:themeColor="text1"/>
          <w:sz w:val="24"/>
          <w:szCs w:val="24"/>
        </w:rPr>
        <w:lastRenderedPageBreak/>
        <w:t>CERTIFICATION</w:t>
      </w:r>
      <w:bookmarkEnd w:id="1"/>
    </w:p>
    <w:p w14:paraId="583AD4BC" w14:textId="7C2FF15F"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985C75">
        <w:rPr>
          <w:rFonts w:ascii="Times New Roman" w:hAnsi="Times New Roman" w:cs="Times New Roman"/>
          <w:b/>
          <w:sz w:val="24"/>
          <w:szCs w:val="24"/>
        </w:rPr>
        <w:t xml:space="preserve">Lukman Abdullahi Aduagba </w:t>
      </w:r>
      <w:r w:rsidRPr="00E16369">
        <w:rPr>
          <w:rFonts w:ascii="Times New Roman" w:hAnsi="Times New Roman" w:cs="Times New Roman"/>
          <w:sz w:val="24"/>
          <w:szCs w:val="24"/>
        </w:rPr>
        <w:t xml:space="preserve">of matric number </w:t>
      </w:r>
      <w:r w:rsidR="00985C75">
        <w:rPr>
          <w:rFonts w:ascii="Times New Roman" w:hAnsi="Times New Roman" w:cs="Times New Roman"/>
          <w:b/>
          <w:sz w:val="24"/>
          <w:szCs w:val="24"/>
        </w:rPr>
        <w:t>HND/23/EEE/FT/0052</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29"/>
      <w:r w:rsidRPr="00AB557D">
        <w:rPr>
          <w:rFonts w:ascii="Times New Roman" w:hAnsi="Times New Roman" w:cs="Times New Roman"/>
          <w:color w:val="000000" w:themeColor="text1"/>
          <w:sz w:val="24"/>
          <w:szCs w:val="24"/>
        </w:rPr>
        <w:lastRenderedPageBreak/>
        <w:t>DEDICATION</w:t>
      </w:r>
      <w:bookmarkEnd w:id="2"/>
    </w:p>
    <w:p w14:paraId="67D5F09B" w14:textId="259CA934" w:rsidR="00BF5D1C" w:rsidRPr="00E16369" w:rsidRDefault="007A69CE" w:rsidP="00E333A3">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3" w:name="_Toc202254830"/>
      <w:r w:rsidRPr="00AB557D">
        <w:rPr>
          <w:rFonts w:ascii="Times New Roman" w:hAnsi="Times New Roman" w:cs="Times New Roman"/>
          <w:color w:val="000000" w:themeColor="text1"/>
          <w:sz w:val="24"/>
          <w:szCs w:val="24"/>
        </w:rPr>
        <w:lastRenderedPageBreak/>
        <w:t>ACKNOWLEDGEMENT</w:t>
      </w:r>
      <w:bookmarkEnd w:id="3"/>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3B46CBE"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9E6052">
        <w:rPr>
          <w:rFonts w:ascii="Times New Roman" w:hAnsi="Times New Roman" w:cs="Times New Roman"/>
          <w:sz w:val="24"/>
          <w:szCs w:val="24"/>
        </w:rPr>
        <w:t>ENGR. Z. A. ABDULKADIR,</w:t>
      </w:r>
      <w:r w:rsidR="005A4AB5">
        <w:rPr>
          <w:rFonts w:ascii="Times New Roman" w:hAnsi="Times New Roman" w:cs="Times New Roman"/>
          <w:sz w:val="24"/>
          <w:szCs w:val="24"/>
        </w:rPr>
        <w:t xml:space="preserve">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398B5FDC"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 xml:space="preserve">MR. AND MRS. </w:t>
      </w:r>
      <w:r>
        <w:rPr>
          <w:rFonts w:ascii="Times New Roman" w:hAnsi="Times New Roman" w:cs="Times New Roman"/>
          <w:sz w:val="24"/>
          <w:szCs w:val="24"/>
        </w:rPr>
        <w:t>ADUAGBA</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w:t>
      </w:r>
      <w:r w:rsidR="00E333A3">
        <w:rPr>
          <w:rFonts w:ascii="Times New Roman" w:hAnsi="Times New Roman" w:cs="Times New Roman"/>
          <w:sz w:val="24"/>
          <w:szCs w:val="24"/>
        </w:rPr>
        <w:t>ap the fruit of your</w:t>
      </w:r>
      <w:r w:rsidR="00BF5D1C">
        <w:rPr>
          <w:rFonts w:ascii="Times New Roman" w:hAnsi="Times New Roman" w:cs="Times New Roman"/>
          <w:sz w:val="24"/>
          <w:szCs w:val="24"/>
        </w:rPr>
        <w:t xml:space="preserve"> labour</w:t>
      </w:r>
      <w:r w:rsidR="00BF5D1C" w:rsidRPr="00E16369">
        <w:rPr>
          <w:rFonts w:ascii="Times New Roman" w:hAnsi="Times New Roman" w:cs="Times New Roman"/>
          <w:sz w:val="24"/>
          <w:szCs w:val="24"/>
        </w:rPr>
        <w:t>.</w:t>
      </w:r>
    </w:p>
    <w:p w14:paraId="60F53112" w14:textId="72E38E47"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615B87">
        <w:rPr>
          <w:rFonts w:ascii="Times New Roman" w:hAnsi="Times New Roman" w:cs="Times New Roman"/>
          <w:sz w:val="24"/>
          <w:szCs w:val="24"/>
        </w:rPr>
        <w:t xml:space="preserve">. I also appreciate ABDULWAHAB ROBIAT and SALAMAT TEMITOPE </w:t>
      </w:r>
      <w:r w:rsidR="00DD04D9">
        <w:rPr>
          <w:rFonts w:ascii="Times New Roman" w:hAnsi="Times New Roman" w:cs="Times New Roman"/>
          <w:sz w:val="24"/>
          <w:szCs w:val="24"/>
        </w:rPr>
        <w:t xml:space="preserve">and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E810CD"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E810CD"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E810CD"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E810CD"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E810CD"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E810CD"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E810CD"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E810CD"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E810CD"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E810CD"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E810CD"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E810CD"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E810CD"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E810CD"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E810CD"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E810CD"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E810CD"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E810CD"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E810CD"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E810CD"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E810CD"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E810CD"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E810CD"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E810CD"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E810CD"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E810CD"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E810CD"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E810CD"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E810CD"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E810CD"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E810CD"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E810CD"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E810CD"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E810CD"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E810CD"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E810CD"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E810CD"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E810CD"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E810CD"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E810CD"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E810CD"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E810CD"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841491" w:rsidRDefault="0084149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841491" w:rsidRDefault="0084149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841491" w:rsidRDefault="00841491" w:rsidP="00CF5125">
                            <w:pPr>
                              <w:jc w:val="center"/>
                            </w:pPr>
                            <w:r>
                              <w:t>PLIER</w:t>
                            </w:r>
                          </w:p>
                          <w:p w14:paraId="03FDE664" w14:textId="77777777" w:rsidR="00841491" w:rsidRDefault="008414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841491" w:rsidRDefault="00841491" w:rsidP="00CF5125">
                      <w:pPr>
                        <w:jc w:val="center"/>
                      </w:pPr>
                      <w:r>
                        <w:t>PLIER</w:t>
                      </w:r>
                    </w:p>
                    <w:p w14:paraId="03FDE664" w14:textId="77777777" w:rsidR="00841491" w:rsidRDefault="0084149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841491" w:rsidRDefault="00841491" w:rsidP="00CF5125">
                            <w:pPr>
                              <w:jc w:val="center"/>
                            </w:pPr>
                            <w:r>
                              <w:t>CUTTER</w:t>
                            </w:r>
                          </w:p>
                          <w:p w14:paraId="75F51D7F"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841491" w:rsidRDefault="00841491" w:rsidP="00CF5125">
                      <w:pPr>
                        <w:jc w:val="center"/>
                      </w:pPr>
                      <w:r>
                        <w:t>CUTTER</w:t>
                      </w:r>
                    </w:p>
                    <w:p w14:paraId="75F51D7F" w14:textId="77777777" w:rsidR="00841491" w:rsidRDefault="0084149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841491" w:rsidRDefault="00841491" w:rsidP="00CF5125">
                            <w:pPr>
                              <w:jc w:val="center"/>
                            </w:pPr>
                            <w:r>
                              <w:t>PVC TRUNKING PIPE</w:t>
                            </w:r>
                          </w:p>
                          <w:p w14:paraId="489AAD5D"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841491" w:rsidRDefault="00841491" w:rsidP="00CF5125">
                      <w:pPr>
                        <w:jc w:val="center"/>
                      </w:pPr>
                      <w:r>
                        <w:t>PVC TRUNKING PIPE</w:t>
                      </w:r>
                    </w:p>
                    <w:p w14:paraId="489AAD5D" w14:textId="77777777" w:rsidR="00841491" w:rsidRDefault="0084149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841491" w:rsidRDefault="00841491" w:rsidP="00CF5125">
                            <w:pPr>
                              <w:jc w:val="center"/>
                            </w:pPr>
                            <w:r>
                              <w:t>TORNADO NAIL</w:t>
                            </w:r>
                          </w:p>
                          <w:p w14:paraId="2C5E9487"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841491" w:rsidRDefault="00841491" w:rsidP="00CF5125">
                      <w:pPr>
                        <w:jc w:val="center"/>
                      </w:pPr>
                      <w:r>
                        <w:t>TORNADO NAIL</w:t>
                      </w:r>
                    </w:p>
                    <w:p w14:paraId="2C5E9487"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841491" w:rsidRDefault="00841491" w:rsidP="00CF5125">
                            <w:pPr>
                              <w:jc w:val="center"/>
                            </w:pPr>
                            <w:r>
                              <w:t>MEASURING TAPE</w:t>
                            </w:r>
                          </w:p>
                          <w:p w14:paraId="4546F305" w14:textId="77777777" w:rsidR="00841491" w:rsidRDefault="0084149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841491" w:rsidRDefault="00841491" w:rsidP="00CF5125">
                      <w:pPr>
                        <w:jc w:val="center"/>
                      </w:pPr>
                      <w:r>
                        <w:t>MEASURING TAPE</w:t>
                      </w:r>
                    </w:p>
                    <w:p w14:paraId="4546F305" w14:textId="77777777" w:rsidR="00841491" w:rsidRDefault="0084149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841491" w:rsidRDefault="00841491" w:rsidP="0091423D">
                            <w:pPr>
                              <w:jc w:val="center"/>
                            </w:pPr>
                            <w:r>
                              <w:t>SCREW DRIVER</w:t>
                            </w:r>
                          </w:p>
                          <w:p w14:paraId="2C3696AA"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841491" w:rsidRDefault="00841491" w:rsidP="0091423D">
                      <w:pPr>
                        <w:jc w:val="center"/>
                      </w:pPr>
                      <w:r>
                        <w:t>SCREW DRIVER</w:t>
                      </w:r>
                    </w:p>
                    <w:p w14:paraId="2C3696AA" w14:textId="77777777" w:rsidR="00841491" w:rsidRDefault="0084149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841491" w:rsidRDefault="00841491" w:rsidP="0091423D">
                            <w:pPr>
                              <w:jc w:val="center"/>
                            </w:pPr>
                            <w:r>
                              <w:t>BLACK SCREW</w:t>
                            </w:r>
                          </w:p>
                          <w:p w14:paraId="0586F0C4" w14:textId="77777777" w:rsidR="00841491" w:rsidRDefault="0084149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841491" w:rsidRDefault="00841491" w:rsidP="0091423D">
                      <w:pPr>
                        <w:jc w:val="center"/>
                      </w:pPr>
                      <w:r>
                        <w:t>BLACK SCREW</w:t>
                      </w:r>
                    </w:p>
                    <w:p w14:paraId="0586F0C4" w14:textId="77777777" w:rsidR="00841491" w:rsidRDefault="0084149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2009 9th International Conference on Electronic 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4FE53" w14:textId="77777777" w:rsidR="00E810CD" w:rsidRDefault="00E810CD" w:rsidP="000E69E9">
      <w:pPr>
        <w:spacing w:after="0" w:line="240" w:lineRule="auto"/>
      </w:pPr>
      <w:r>
        <w:separator/>
      </w:r>
    </w:p>
  </w:endnote>
  <w:endnote w:type="continuationSeparator" w:id="0">
    <w:p w14:paraId="548F249C" w14:textId="77777777" w:rsidR="00E810CD" w:rsidRDefault="00E810CD"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841491" w:rsidRDefault="00841491">
        <w:pPr>
          <w:pStyle w:val="Footer"/>
          <w:jc w:val="center"/>
        </w:pPr>
        <w:r>
          <w:fldChar w:fldCharType="begin"/>
        </w:r>
        <w:r>
          <w:instrText xml:space="preserve"> PAGE   \* MERGEFORMAT </w:instrText>
        </w:r>
        <w:r>
          <w:fldChar w:fldCharType="separate"/>
        </w:r>
        <w:r w:rsidR="00E333A3">
          <w:rPr>
            <w:noProof/>
          </w:rPr>
          <w:t>i</w:t>
        </w:r>
        <w:r>
          <w:rPr>
            <w:noProof/>
          </w:rPr>
          <w:fldChar w:fldCharType="end"/>
        </w:r>
      </w:p>
    </w:sdtContent>
  </w:sdt>
  <w:p w14:paraId="4BD28D0F" w14:textId="77777777" w:rsidR="00841491" w:rsidRDefault="00841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38F2C7" w14:textId="77777777" w:rsidR="00E810CD" w:rsidRDefault="00E810CD" w:rsidP="000E69E9">
      <w:pPr>
        <w:spacing w:after="0" w:line="240" w:lineRule="auto"/>
      </w:pPr>
      <w:r>
        <w:separator/>
      </w:r>
    </w:p>
  </w:footnote>
  <w:footnote w:type="continuationSeparator" w:id="0">
    <w:p w14:paraId="31B3E570" w14:textId="77777777" w:rsidR="00E810CD" w:rsidRDefault="00E810CD"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841491" w:rsidRDefault="0084149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383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6852"/>
    <w:rsid w:val="00167D44"/>
    <w:rsid w:val="00185A60"/>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B3B08"/>
    <w:rsid w:val="002B4DAE"/>
    <w:rsid w:val="002B747E"/>
    <w:rsid w:val="002B7B8A"/>
    <w:rsid w:val="002C1D68"/>
    <w:rsid w:val="002C417A"/>
    <w:rsid w:val="002C57AD"/>
    <w:rsid w:val="002C6BDF"/>
    <w:rsid w:val="002C6F1E"/>
    <w:rsid w:val="002D1980"/>
    <w:rsid w:val="002D2809"/>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1255"/>
    <w:rsid w:val="00361D8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65AF4"/>
    <w:rsid w:val="0056616C"/>
    <w:rsid w:val="00570DA9"/>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73E8"/>
    <w:rsid w:val="007A37A2"/>
    <w:rsid w:val="007A42F8"/>
    <w:rsid w:val="007A54A1"/>
    <w:rsid w:val="007A69CE"/>
    <w:rsid w:val="007B0A5A"/>
    <w:rsid w:val="007B1E57"/>
    <w:rsid w:val="007B2801"/>
    <w:rsid w:val="007B2A72"/>
    <w:rsid w:val="007B4AF7"/>
    <w:rsid w:val="007C08C5"/>
    <w:rsid w:val="007C7258"/>
    <w:rsid w:val="007D4E3B"/>
    <w:rsid w:val="007D60CE"/>
    <w:rsid w:val="007E57D3"/>
    <w:rsid w:val="007E5B78"/>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33A3"/>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10C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18924536"/>
        <c:axId val="318919440"/>
      </c:barChart>
      <c:catAx>
        <c:axId val="318924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18919440"/>
        <c:crosses val="autoZero"/>
        <c:auto val="1"/>
        <c:lblAlgn val="ctr"/>
        <c:lblOffset val="100"/>
        <c:noMultiLvlLbl val="0"/>
      </c:catAx>
      <c:valAx>
        <c:axId val="31891944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189245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18920616"/>
        <c:axId val="318920224"/>
      </c:barChart>
      <c:catAx>
        <c:axId val="3189206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920224"/>
        <c:crosses val="autoZero"/>
        <c:auto val="1"/>
        <c:lblAlgn val="ctr"/>
        <c:lblOffset val="100"/>
        <c:noMultiLvlLbl val="0"/>
      </c:catAx>
      <c:valAx>
        <c:axId val="31892022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9206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18921792"/>
        <c:axId val="317564192"/>
      </c:barChart>
      <c:catAx>
        <c:axId val="31892179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7564192"/>
        <c:crosses val="autoZero"/>
        <c:auto val="1"/>
        <c:lblAlgn val="ctr"/>
        <c:lblOffset val="100"/>
        <c:noMultiLvlLbl val="0"/>
      </c:catAx>
      <c:valAx>
        <c:axId val="31756419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92179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0DF6F-BBD6-4426-960D-D3924C706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1</Pages>
  <Words>36117</Words>
  <Characters>205868</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6</cp:revision>
  <dcterms:created xsi:type="dcterms:W3CDTF">2025-07-01T13:49:00Z</dcterms:created>
  <dcterms:modified xsi:type="dcterms:W3CDTF">2025-07-02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